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49B386E7" w14:textId="77777777" w:rsidR="00F9444C" w:rsidRDefault="00F9444C">
          <w:pPr>
            <w:pStyle w:val="NoSpacing"/>
          </w:pPr>
          <w:r>
            <w:t>Your Name</w:t>
          </w:r>
        </w:p>
      </w:sdtContent>
    </w:sdt>
    <w:p w14:paraId="074B368B" w14:textId="77777777" w:rsidR="00E614DD" w:rsidRDefault="007F107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B78382D" w14:textId="77777777" w:rsidR="00E614DD" w:rsidRDefault="007F107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E1013B3" w14:textId="77777777" w:rsidR="00E614DD" w:rsidRDefault="007F107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9D0B5E2" w14:textId="77777777" w:rsidR="003D7EB3" w:rsidRDefault="00C8265D" w:rsidP="00C8265D">
      <w:pPr>
        <w:pStyle w:val="Title"/>
      </w:pPr>
      <w:r w:rsidRPr="00C8265D">
        <w:t>How can I not say something?</w:t>
      </w:r>
      <w:r w:rsidR="003D7EB3">
        <w:tab/>
      </w:r>
      <w:r w:rsidR="00493A37">
        <w:t xml:space="preserve"> </w:t>
      </w:r>
    </w:p>
    <w:p w14:paraId="66DE82AE" w14:textId="77777777" w:rsidR="00BE765D" w:rsidRDefault="00BE765D" w:rsidP="00BE765D">
      <w:r>
        <w:t>Racial discrimination has existed in American society since the colonial era, and people of American society have faced discernment based on race and colors of their skin. A huge literary work is found concerning racism in society. Lady Gaga, an American renowned song-writer, wrote a ballad about racial discrimination, gun violence and faith in American society. Her song, “Angel Down,” is based on the assassination of a young African American girl, Trayvon Martin, showcasing the epidemic of young black being hurt in the country.</w:t>
      </w:r>
    </w:p>
    <w:p w14:paraId="0148366A" w14:textId="633DC29B" w:rsidR="00BE765D" w:rsidRDefault="00BE765D" w:rsidP="00BE765D">
      <w:r>
        <w:t>Overall the song highlights the discrimination faced by the African Americans, inspired by one incident. Gaga also composed the song based on what her African-Amirian fans tell her about their insecurities in the country. She shared in an interview that she cares about the tensions and fears of the African-American living in her country. She further shared that she was stunned by the fact that people just stood by and did nothing. She confesses that like others, she is also lost in the social world and being loving and kind is a test, “I confess I am lost, In the age of the social, On</w:t>
      </w:r>
      <w:bookmarkStart w:id="0" w:name="_GoBack"/>
      <w:bookmarkEnd w:id="0"/>
      <w:r>
        <w:t xml:space="preserve"> our knees, take a test, To be </w:t>
      </w:r>
      <w:proofErr w:type="spellStart"/>
      <w:r>
        <w:t>lovin</w:t>
      </w:r>
      <w:proofErr w:type="spellEnd"/>
      <w:r>
        <w:t>' and grateful” (Lady Gaga - Angel Down). When something tragic happens, instead of sympathizing or doing something for the affected person, people stand</w:t>
      </w:r>
      <w:r w:rsidR="00FA1188">
        <w:t xml:space="preserve"> </w:t>
      </w:r>
      <w:r>
        <w:t>still.</w:t>
      </w:r>
    </w:p>
    <w:p w14:paraId="4A5C34E2" w14:textId="77777777" w:rsidR="00BE765D" w:rsidRDefault="00BE765D" w:rsidP="00BE765D">
      <w:r>
        <w:t xml:space="preserve">She has written the perspective of a person who just lost a loved one and watched the way people reacted. The murderer was not found guilty of killing the young girl, and she used her power of speech to speak up. The song “Angel Down” is a Torch song, a song genre that is </w:t>
      </w:r>
      <w:r>
        <w:lastRenderedPageBreak/>
        <w:t>different from that of conventional Jazz music, which can be understood from the lyrics “Shots were fired on the street, by the church where we used to meet” (Lady Gaga - Angel Down). It depends heavily on the melodic structure of blues.</w:t>
      </w:r>
    </w:p>
    <w:p w14:paraId="4E659AAB" w14:textId="77777777" w:rsidR="00BE765D" w:rsidRDefault="00BE765D" w:rsidP="00FC147D"/>
    <w:p w14:paraId="2AEB6BE3" w14:textId="77777777" w:rsidR="00BE765D" w:rsidRDefault="00BE765D" w:rsidP="00FC147D"/>
    <w:p w14:paraId="2496AE2C" w14:textId="77777777" w:rsidR="00BE765D" w:rsidRDefault="00BE765D" w:rsidP="00FC147D"/>
    <w:p w14:paraId="43A48522" w14:textId="77777777" w:rsidR="00BE765D" w:rsidRDefault="00BE765D" w:rsidP="00FC147D"/>
    <w:p w14:paraId="19943734" w14:textId="77777777" w:rsidR="00BE765D" w:rsidRDefault="00BE765D" w:rsidP="00FC147D"/>
    <w:p w14:paraId="6616952A" w14:textId="77777777" w:rsidR="00BE765D" w:rsidRDefault="00BE765D" w:rsidP="00FC147D"/>
    <w:p w14:paraId="0B654CD8" w14:textId="77777777" w:rsidR="00BE765D" w:rsidRDefault="00BE765D" w:rsidP="00FC147D"/>
    <w:p w14:paraId="4841B31D" w14:textId="77777777" w:rsidR="00BE765D" w:rsidRDefault="00BE765D" w:rsidP="00FC147D"/>
    <w:p w14:paraId="1B8145AA" w14:textId="77777777" w:rsidR="00BE765D" w:rsidRDefault="00BE765D" w:rsidP="00FC147D"/>
    <w:p w14:paraId="495A5456" w14:textId="77777777" w:rsidR="00BE765D" w:rsidRDefault="00BE765D" w:rsidP="00FC147D"/>
    <w:p w14:paraId="29624F52" w14:textId="77777777" w:rsidR="00BE765D" w:rsidRDefault="00BE765D" w:rsidP="00FC147D"/>
    <w:p w14:paraId="3B89BBBB" w14:textId="77777777" w:rsidR="00BE765D" w:rsidRDefault="00BE765D" w:rsidP="00FC147D"/>
    <w:p w14:paraId="2DF3BE97" w14:textId="77777777" w:rsidR="00BE765D" w:rsidRDefault="00BE765D" w:rsidP="00FC147D"/>
    <w:p w14:paraId="7AE36F88" w14:textId="77777777" w:rsidR="00BE765D" w:rsidRDefault="00BE765D" w:rsidP="00FC147D"/>
    <w:p w14:paraId="023ABBF5" w14:textId="77777777" w:rsidR="00BE765D" w:rsidRDefault="00BE765D" w:rsidP="00FC147D"/>
    <w:p w14:paraId="224949BF" w14:textId="77777777" w:rsidR="00BE765D" w:rsidRDefault="00BE765D" w:rsidP="00FC147D"/>
    <w:p w14:paraId="709EF083" w14:textId="77777777" w:rsidR="00BE765D" w:rsidRDefault="00BE765D" w:rsidP="00FC147D"/>
    <w:p w14:paraId="1C7DD76A" w14:textId="77777777" w:rsidR="005A60D5" w:rsidRDefault="005A60D5" w:rsidP="00FC147D"/>
    <w:p w14:paraId="22BDC0DF" w14:textId="77777777" w:rsidR="005A60D5" w:rsidRDefault="005A60D5" w:rsidP="00FC147D"/>
    <w:p w14:paraId="649CE9CD" w14:textId="77777777" w:rsidR="00BE765D" w:rsidRDefault="00BE765D" w:rsidP="00FC147D"/>
    <w:p w14:paraId="72C23F8D" w14:textId="77777777" w:rsidR="00BE765D" w:rsidRPr="00BE765D" w:rsidRDefault="00BE765D" w:rsidP="00BE765D">
      <w:pPr>
        <w:ind w:firstLine="0"/>
        <w:rPr>
          <w:b/>
        </w:rPr>
      </w:pPr>
      <w:r w:rsidRPr="00BE765D">
        <w:rPr>
          <w:b/>
        </w:rPr>
        <w:lastRenderedPageBreak/>
        <w:t xml:space="preserve">Works Cited </w:t>
      </w:r>
    </w:p>
    <w:p w14:paraId="210CFB83" w14:textId="77777777" w:rsidR="00BE765D" w:rsidRPr="00BE765D" w:rsidRDefault="00BE765D" w:rsidP="00BE76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E765D">
        <w:rPr>
          <w:rFonts w:ascii="Times New Roman" w:hAnsi="Times New Roman" w:cs="Times New Roman"/>
          <w:i/>
          <w:iCs/>
        </w:rPr>
        <w:t>Lady Gaga - Angel Down</w:t>
      </w:r>
      <w:r w:rsidRPr="00BE765D">
        <w:rPr>
          <w:rFonts w:ascii="Times New Roman" w:hAnsi="Times New Roman" w:cs="Times New Roman"/>
        </w:rPr>
        <w:t xml:space="preserve">. 2016. </w:t>
      </w:r>
      <w:r w:rsidRPr="00BE765D">
        <w:rPr>
          <w:rFonts w:ascii="Times New Roman" w:hAnsi="Times New Roman" w:cs="Times New Roman"/>
          <w:i/>
          <w:iCs/>
        </w:rPr>
        <w:t>YouTube</w:t>
      </w:r>
      <w:r w:rsidRPr="00BE765D">
        <w:rPr>
          <w:rFonts w:ascii="Times New Roman" w:hAnsi="Times New Roman" w:cs="Times New Roman"/>
        </w:rPr>
        <w:t>, https://www.youtube.com/watch?list=SRlady+gaga+angel+down&amp;v=PehnftZHU6E.</w:t>
      </w:r>
    </w:p>
    <w:p w14:paraId="0A198AAA" w14:textId="77777777" w:rsidR="00BE765D" w:rsidRPr="00C8265D" w:rsidRDefault="00BE765D" w:rsidP="00FC147D">
      <w:r>
        <w:fldChar w:fldCharType="end"/>
      </w:r>
    </w:p>
    <w:sectPr w:rsidR="00BE765D" w:rsidRPr="00C8265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C203BD" w14:textId="77777777" w:rsidR="007F1074" w:rsidRDefault="007F1074">
      <w:pPr>
        <w:spacing w:line="240" w:lineRule="auto"/>
      </w:pPr>
      <w:r>
        <w:separator/>
      </w:r>
    </w:p>
  </w:endnote>
  <w:endnote w:type="continuationSeparator" w:id="0">
    <w:p w14:paraId="3064066B" w14:textId="77777777" w:rsidR="007F1074" w:rsidRDefault="007F10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auto"/>
    <w:pitch w:val="variable"/>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27508" w14:textId="77777777" w:rsidR="007F1074" w:rsidRDefault="007F1074">
      <w:pPr>
        <w:spacing w:line="240" w:lineRule="auto"/>
      </w:pPr>
      <w:r>
        <w:separator/>
      </w:r>
    </w:p>
  </w:footnote>
  <w:footnote w:type="continuationSeparator" w:id="0">
    <w:p w14:paraId="3524E42B" w14:textId="77777777" w:rsidR="007F1074" w:rsidRDefault="007F10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D9CB5" w14:textId="77777777" w:rsidR="00E614DD" w:rsidRDefault="007F107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A60D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3E819" w14:textId="77777777" w:rsidR="00E614DD" w:rsidRDefault="007F107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A60D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A0C01E7"/>
    <w:multiLevelType w:val="hybridMultilevel"/>
    <w:tmpl w:val="5AA04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5"/>
  </w:num>
  <w:num w:numId="20">
    <w:abstractNumId w:val="22"/>
  </w:num>
  <w:num w:numId="21">
    <w:abstractNumId w:val="13"/>
  </w:num>
  <w:num w:numId="22">
    <w:abstractNumId w:val="2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0D0732"/>
    <w:rsid w:val="000D4AAD"/>
    <w:rsid w:val="001219FF"/>
    <w:rsid w:val="001463B2"/>
    <w:rsid w:val="001E5A48"/>
    <w:rsid w:val="001F62C0"/>
    <w:rsid w:val="00245E02"/>
    <w:rsid w:val="00272849"/>
    <w:rsid w:val="00313625"/>
    <w:rsid w:val="00353B66"/>
    <w:rsid w:val="003823EA"/>
    <w:rsid w:val="003D7EB3"/>
    <w:rsid w:val="00456604"/>
    <w:rsid w:val="00491473"/>
    <w:rsid w:val="00493A37"/>
    <w:rsid w:val="004A2675"/>
    <w:rsid w:val="004F7139"/>
    <w:rsid w:val="0057093C"/>
    <w:rsid w:val="005A60D5"/>
    <w:rsid w:val="005B0CEE"/>
    <w:rsid w:val="006500FE"/>
    <w:rsid w:val="00671F39"/>
    <w:rsid w:val="00691EC1"/>
    <w:rsid w:val="006F703F"/>
    <w:rsid w:val="007A6E1D"/>
    <w:rsid w:val="007C53FB"/>
    <w:rsid w:val="007E077F"/>
    <w:rsid w:val="007F1074"/>
    <w:rsid w:val="007F42C1"/>
    <w:rsid w:val="008B7D18"/>
    <w:rsid w:val="008F1F97"/>
    <w:rsid w:val="008F4052"/>
    <w:rsid w:val="009919A8"/>
    <w:rsid w:val="009D4EB3"/>
    <w:rsid w:val="00B13D1B"/>
    <w:rsid w:val="00B2127F"/>
    <w:rsid w:val="00B818DF"/>
    <w:rsid w:val="00BE765D"/>
    <w:rsid w:val="00C8265D"/>
    <w:rsid w:val="00C91D15"/>
    <w:rsid w:val="00CC4F4B"/>
    <w:rsid w:val="00D52117"/>
    <w:rsid w:val="00DB0D39"/>
    <w:rsid w:val="00E06E86"/>
    <w:rsid w:val="00E14005"/>
    <w:rsid w:val="00E614DD"/>
    <w:rsid w:val="00E627B4"/>
    <w:rsid w:val="00EE420A"/>
    <w:rsid w:val="00F52CA6"/>
    <w:rsid w:val="00F649EC"/>
    <w:rsid w:val="00F83220"/>
    <w:rsid w:val="00F9444C"/>
    <w:rsid w:val="00FA1188"/>
    <w:rsid w:val="00FC14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A2CE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594898706">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41498366">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auto"/>
    <w:pitch w:val="variable"/>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73931"/>
    <w:rsid w:val="00560C3D"/>
    <w:rsid w:val="00660788"/>
    <w:rsid w:val="00CC50A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19</Words>
  <Characters>1824</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9T06:29:00Z</dcterms:created>
  <dcterms:modified xsi:type="dcterms:W3CDTF">2019-08-29T06:2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CuSt9B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